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1A61A54" w14:textId="1424409A" w:rsidR="00F12C76" w:rsidRDefault="00764C28" w:rsidP="00781F62">
      <w:pPr>
        <w:pStyle w:val="a4"/>
      </w:pPr>
      <w:r>
        <w:t xml:space="preserve">Потенциальное влияние/ Возможности связывания иммуномодулятора </w:t>
      </w:r>
      <w:r w:rsidR="00E67155" w:rsidRPr="00E67155">
        <w:t>пептид</w:t>
      </w:r>
      <w:r w:rsidR="00E67155">
        <w:t>а</w:t>
      </w:r>
      <w:r w:rsidR="00E67155" w:rsidRPr="00E67155">
        <w:t xml:space="preserve"> Zp-2 </w:t>
      </w:r>
      <w:r>
        <w:t>с белками жизненного цикла</w:t>
      </w:r>
      <w:r w:rsidRPr="00764C28">
        <w:t xml:space="preserve"> </w:t>
      </w:r>
      <w:proofErr w:type="spellStart"/>
      <w:r>
        <w:rPr>
          <w:lang w:val="en-US"/>
        </w:rPr>
        <w:t>Sars</w:t>
      </w:r>
      <w:proofErr w:type="spellEnd"/>
      <w:r w:rsidRPr="00764C28">
        <w:t>-</w:t>
      </w:r>
      <w:proofErr w:type="spellStart"/>
      <w:r>
        <w:rPr>
          <w:lang w:val="en-US"/>
        </w:rPr>
        <w:t>Cov</w:t>
      </w:r>
      <w:proofErr w:type="spellEnd"/>
      <w:r w:rsidRPr="00764C28">
        <w:t>-2</w:t>
      </w:r>
    </w:p>
    <w:p w14:paraId="2D84AD70" w14:textId="2039DDA2" w:rsidR="00764C28" w:rsidRDefault="00764C28" w:rsidP="00764C28">
      <w:pPr>
        <w:spacing w:after="0"/>
        <w:jc w:val="both"/>
      </w:pPr>
      <w:r>
        <w:br/>
      </w:r>
      <w:r w:rsidRPr="00781F62">
        <w:rPr>
          <w:b/>
          <w:bCs/>
        </w:rPr>
        <w:t>Цель:</w:t>
      </w:r>
      <w:r>
        <w:t xml:space="preserve"> оценить степень связывания иммуномодулятора </w:t>
      </w:r>
      <w:r w:rsidR="00EC3FAF" w:rsidRPr="00EC3FAF">
        <w:t>пептида Zp-2</w:t>
      </w:r>
      <w:r w:rsidR="00EC3FAF">
        <w:t xml:space="preserve"> </w:t>
      </w:r>
      <w:r>
        <w:t xml:space="preserve">с белками жизненного цикла </w:t>
      </w:r>
      <w:proofErr w:type="spellStart"/>
      <w:r>
        <w:rPr>
          <w:lang w:val="en-US"/>
        </w:rPr>
        <w:t>Sars</w:t>
      </w:r>
      <w:proofErr w:type="spellEnd"/>
      <w:r w:rsidRPr="00764C28">
        <w:t>-</w:t>
      </w:r>
      <w:proofErr w:type="spellStart"/>
      <w:r>
        <w:rPr>
          <w:lang w:val="en-US"/>
        </w:rPr>
        <w:t>Cov</w:t>
      </w:r>
      <w:proofErr w:type="spellEnd"/>
      <w:r w:rsidRPr="00764C28">
        <w:t>-2</w:t>
      </w:r>
    </w:p>
    <w:p w14:paraId="75868CCF" w14:textId="45D4E752" w:rsidR="00C46C71" w:rsidRDefault="00C46C71" w:rsidP="00764C28">
      <w:pPr>
        <w:spacing w:after="0"/>
        <w:jc w:val="both"/>
      </w:pPr>
    </w:p>
    <w:p w14:paraId="13BB1F6A" w14:textId="4BBAC67B" w:rsidR="00C46C71" w:rsidRDefault="00C46C71" w:rsidP="00764C28">
      <w:pPr>
        <w:spacing w:after="0"/>
        <w:jc w:val="both"/>
      </w:pPr>
      <w:r>
        <w:t>Раскрыть механизм противовирусного действия</w:t>
      </w:r>
      <w:r w:rsidR="00EC3FAF" w:rsidRPr="00EC3FAF">
        <w:t xml:space="preserve"> </w:t>
      </w:r>
      <w:r w:rsidR="00EC3FAF" w:rsidRPr="00EC3FAF">
        <w:t>пептида Zp-2</w:t>
      </w:r>
      <w:r>
        <w:t xml:space="preserve">. На основе тестов ин </w:t>
      </w:r>
      <w:proofErr w:type="spellStart"/>
      <w:r>
        <w:t>силико</w:t>
      </w:r>
      <w:proofErr w:type="spellEnd"/>
      <w:r>
        <w:t xml:space="preserve"> способен ли он оказывать прямое противовирусное действие.</w:t>
      </w:r>
    </w:p>
    <w:p w14:paraId="5D3C014E" w14:textId="620AF183" w:rsidR="00C46C71" w:rsidRDefault="00C46C71" w:rsidP="00764C28">
      <w:pPr>
        <w:spacing w:after="0"/>
        <w:jc w:val="both"/>
      </w:pPr>
    </w:p>
    <w:p w14:paraId="1BED23DA" w14:textId="2CBAA1F4" w:rsidR="00F91FE0" w:rsidRDefault="00C46C71" w:rsidP="00F91FE0">
      <w:pPr>
        <w:spacing w:after="0"/>
      </w:pPr>
      <w:r>
        <w:t>Обзор литературы:</w:t>
      </w:r>
      <w:r>
        <w:br/>
      </w:r>
      <w:r w:rsidRPr="00781F62">
        <w:rPr>
          <w:b/>
          <w:bCs/>
        </w:rPr>
        <w:t>Введение – проблематика:</w:t>
      </w:r>
    </w:p>
    <w:p w14:paraId="79166D54" w14:textId="383C347E" w:rsidR="0018320C" w:rsidRDefault="00C46C71" w:rsidP="00F91FE0">
      <w:pPr>
        <w:pStyle w:val="a3"/>
        <w:numPr>
          <w:ilvl w:val="0"/>
          <w:numId w:val="1"/>
        </w:numPr>
        <w:spacing w:after="0"/>
      </w:pPr>
      <w:r>
        <w:t xml:space="preserve">Продолжаются поиски антиретровирусных препаратов против вирусных инфекций, имеющих глобальное значение (кто-то писал об этом). Основными направлениями поисков идет разработка молекул, блокирующих протеазу полимеразу и т.д. Как правило для этого используются микромолекулы, полученные химическим путем. Значительно реже – пептиды. Между тем использование пептидов позволило достичь успехов в следующих направлениях. </w:t>
      </w:r>
    </w:p>
    <w:p w14:paraId="78B6950B" w14:textId="6DB3741C" w:rsidR="0018320C" w:rsidRDefault="0018320C" w:rsidP="0018320C">
      <w:pPr>
        <w:pStyle w:val="a3"/>
        <w:numPr>
          <w:ilvl w:val="0"/>
          <w:numId w:val="1"/>
        </w:numPr>
        <w:spacing w:after="0"/>
      </w:pPr>
      <w:r>
        <w:t xml:space="preserve">Описание пептида. </w:t>
      </w:r>
      <w:r w:rsidR="003932DF">
        <w:t xml:space="preserve">Где он уже применяется. Экспериментально было установлено, что обладает противовирусными свойствами. Почему именно с ним связались. </w:t>
      </w:r>
      <w:r>
        <w:t>Похожие молекулы, которыми воздействовали на sars-cov-2</w:t>
      </w:r>
    </w:p>
    <w:p w14:paraId="0F17F844" w14:textId="77777777" w:rsidR="0018320C" w:rsidRDefault="0018320C" w:rsidP="00F91FE0">
      <w:pPr>
        <w:pStyle w:val="a3"/>
        <w:numPr>
          <w:ilvl w:val="0"/>
          <w:numId w:val="1"/>
        </w:numPr>
        <w:spacing w:after="0"/>
      </w:pPr>
      <w:r>
        <w:t xml:space="preserve">Методология. До начала экспериментов на живых моделях наиболее эффективным способом оценки возможности влияния молекул на вирусные ферменты является молекулярный </w:t>
      </w:r>
      <w:proofErr w:type="spellStart"/>
      <w:r>
        <w:t>докинг</w:t>
      </w:r>
      <w:proofErr w:type="spellEnd"/>
      <w:r>
        <w:t xml:space="preserve">. Описание </w:t>
      </w:r>
      <w:proofErr w:type="spellStart"/>
      <w:r>
        <w:t>докинга</w:t>
      </w:r>
      <w:proofErr w:type="spellEnd"/>
      <w:r>
        <w:t xml:space="preserve"> (как сильно помогает)</w:t>
      </w:r>
    </w:p>
    <w:p w14:paraId="11007216" w14:textId="36BA34AA" w:rsidR="00C46C71" w:rsidRDefault="0018320C" w:rsidP="00F91FE0">
      <w:pPr>
        <w:pStyle w:val="a3"/>
        <w:numPr>
          <w:ilvl w:val="0"/>
          <w:numId w:val="1"/>
        </w:numPr>
        <w:spacing w:after="0"/>
      </w:pPr>
      <w:r>
        <w:t>Материалы и методы (можно написать, как непросто с ПО – не для каждого и не для любых). Почему выбрала именно это ПО? Какие есть еще ПО (может купят).</w:t>
      </w:r>
    </w:p>
    <w:p w14:paraId="2D5FA76C" w14:textId="569A7973" w:rsidR="00C46C71" w:rsidRDefault="00781F62" w:rsidP="00C46C71">
      <w:pPr>
        <w:spacing w:after="0"/>
      </w:pPr>
      <w:r>
        <w:rPr>
          <w:b/>
          <w:bCs/>
        </w:rPr>
        <w:br/>
      </w:r>
      <w:r w:rsidR="0018320C" w:rsidRPr="00781F62">
        <w:rPr>
          <w:b/>
          <w:bCs/>
        </w:rPr>
        <w:t>Материалы и методы</w:t>
      </w:r>
      <w:r w:rsidR="0018320C" w:rsidRPr="00781F62">
        <w:rPr>
          <w:b/>
          <w:bCs/>
        </w:rPr>
        <w:br/>
      </w:r>
      <w:r>
        <w:rPr>
          <w:b/>
          <w:bCs/>
        </w:rPr>
        <w:br/>
      </w:r>
      <w:r w:rsidR="0018320C" w:rsidRPr="00781F62">
        <w:rPr>
          <w:b/>
          <w:bCs/>
        </w:rPr>
        <w:t>Результаты</w:t>
      </w:r>
      <w:r w:rsidR="0018320C">
        <w:t xml:space="preserve"> </w:t>
      </w:r>
      <w:r w:rsidR="0018320C">
        <w:br/>
      </w:r>
      <w:r>
        <w:rPr>
          <w:b/>
          <w:bCs/>
        </w:rPr>
        <w:br/>
      </w:r>
      <w:r w:rsidR="00C46C71" w:rsidRPr="00781F62">
        <w:rPr>
          <w:b/>
          <w:bCs/>
        </w:rPr>
        <w:t>Обсуждение:</w:t>
      </w:r>
      <w:r w:rsidR="00C46C71">
        <w:t xml:space="preserve"> </w:t>
      </w:r>
      <w:r w:rsidR="00C46C71">
        <w:br/>
      </w:r>
      <w:r>
        <w:t xml:space="preserve">Аналогичные исследования, другие молекулы – сравнение, чтобы показать степень связывания на примере. Например, связь аналогичный силы была найдена для ВИЧ с чем-то и сейчас оно зарегистрировано как лекарство. Или, </w:t>
      </w:r>
      <w:r>
        <w:lastRenderedPageBreak/>
        <w:t>например, в отношении этого же белка степень связывания была такая, а его все равно используют.</w:t>
      </w:r>
      <w:r>
        <w:br/>
      </w:r>
      <w:r>
        <w:br/>
      </w:r>
      <w:r w:rsidRPr="00E01583">
        <w:rPr>
          <w:b/>
          <w:bCs/>
        </w:rPr>
        <w:t>Выводы</w:t>
      </w:r>
      <w:r w:rsidR="00E01583" w:rsidRPr="00E01583">
        <w:rPr>
          <w:b/>
          <w:bCs/>
        </w:rPr>
        <w:t>:</w:t>
      </w:r>
      <w:r>
        <w:br/>
      </w:r>
      <w:r w:rsidR="00E01583">
        <w:t>1. Установлена связь к такому ферменту в такой точке</w:t>
      </w:r>
    </w:p>
    <w:p w14:paraId="269A06D8" w14:textId="40534C14" w:rsidR="00E01583" w:rsidRDefault="00E01583" w:rsidP="00C46C71">
      <w:pPr>
        <w:spacing w:after="0"/>
      </w:pPr>
      <w:r>
        <w:t>2. Связь с другим ферментом в такой точке</w:t>
      </w:r>
      <w:r>
        <w:br/>
        <w:t>3. Выявленные взаимодействия обосновываю необходимость эксперимента на живых моделях с целью подтверждения</w:t>
      </w:r>
    </w:p>
    <w:p w14:paraId="22EF642D" w14:textId="093E9FDC" w:rsidR="00EC3FAF" w:rsidRDefault="00E01583" w:rsidP="00C46C71">
      <w:pPr>
        <w:spacing w:after="0"/>
      </w:pPr>
      <w:r>
        <w:t>4. Пептид является не только иммуномодулирующим, но и кандидаты в противовирусные препараты прямого действия</w:t>
      </w:r>
    </w:p>
    <w:p w14:paraId="4287639C" w14:textId="77777777" w:rsidR="00EC3FAF" w:rsidRDefault="00EC3FAF">
      <w:pPr>
        <w:spacing w:line="259" w:lineRule="auto"/>
      </w:pPr>
      <w:r>
        <w:br w:type="page"/>
      </w:r>
    </w:p>
    <w:p w14:paraId="745C0527" w14:textId="290AC806" w:rsidR="00E01583" w:rsidRDefault="00EC3FAF" w:rsidP="00EC3FAF">
      <w:pPr>
        <w:pStyle w:val="1"/>
      </w:pPr>
      <w:r>
        <w:lastRenderedPageBreak/>
        <w:t>Введение</w:t>
      </w:r>
    </w:p>
    <w:p w14:paraId="1563A91F" w14:textId="77777777" w:rsidR="00EC3FAF" w:rsidRDefault="00EC3FAF" w:rsidP="00EC3FAF">
      <w:pPr>
        <w:rPr>
          <w:i/>
          <w:iCs/>
        </w:rPr>
      </w:pPr>
    </w:p>
    <w:p w14:paraId="7EF61380" w14:textId="64FB3D18" w:rsidR="00EC3FAF" w:rsidRDefault="00EC3FAF" w:rsidP="00EC3FAF">
      <w:pPr>
        <w:rPr>
          <w:i/>
          <w:iCs/>
        </w:rPr>
      </w:pPr>
      <w:r w:rsidRPr="00EC3FAF">
        <w:rPr>
          <w:i/>
          <w:iCs/>
          <w:highlight w:val="lightGray"/>
        </w:rPr>
        <w:t>Продолжаются поиски антиретровирусных препаратов против вирусных инфекций, имеющих глобальное значение (кто-то писал об этом).</w:t>
      </w:r>
      <w:r w:rsidRPr="00EC3FAF">
        <w:rPr>
          <w:i/>
          <w:iCs/>
        </w:rPr>
        <w:t xml:space="preserve"> </w:t>
      </w:r>
      <w:r w:rsidRPr="00EC3FAF">
        <w:rPr>
          <w:i/>
          <w:iCs/>
          <w:highlight w:val="yellow"/>
        </w:rPr>
        <w:t>Основными направлениями поисков идет разработка молекул, блокирующих протеазу полимеразу и т.д.</w:t>
      </w:r>
      <w:r w:rsidRPr="00EC3FAF">
        <w:rPr>
          <w:i/>
          <w:iCs/>
        </w:rPr>
        <w:t xml:space="preserve"> </w:t>
      </w:r>
      <w:r w:rsidRPr="00EC3FAF">
        <w:rPr>
          <w:i/>
          <w:iCs/>
          <w:highlight w:val="cyan"/>
        </w:rPr>
        <w:t>Как правило для этого используются микромолекулы, полученные химическим путем. Значительно реже – пептиды.</w:t>
      </w:r>
      <w:r w:rsidRPr="00EC3FAF">
        <w:rPr>
          <w:i/>
          <w:iCs/>
        </w:rPr>
        <w:t xml:space="preserve"> </w:t>
      </w:r>
      <w:r w:rsidRPr="00EC3FAF">
        <w:rPr>
          <w:i/>
          <w:iCs/>
          <w:highlight w:val="darkGray"/>
        </w:rPr>
        <w:t>Между тем использование пептидов позволило достичь успехов в следующих направлениях.</w:t>
      </w:r>
      <w:r>
        <w:rPr>
          <w:i/>
          <w:iCs/>
        </w:rPr>
        <w:br/>
      </w:r>
    </w:p>
    <w:p w14:paraId="3B977886" w14:textId="77777777" w:rsidR="00EC3FAF" w:rsidRDefault="00EC3FAF" w:rsidP="00EC3FAF">
      <w:pPr>
        <w:rPr>
          <w:color w:val="333333"/>
          <w:sz w:val="30"/>
          <w:szCs w:val="30"/>
          <w:shd w:val="clear" w:color="auto" w:fill="FAFAFA"/>
        </w:rPr>
      </w:pPr>
    </w:p>
    <w:p w14:paraId="64E18FBD" w14:textId="5F605059" w:rsidR="00EC3FAF" w:rsidRDefault="00EC3FAF" w:rsidP="00EC3FAF">
      <w:pPr>
        <w:rPr>
          <w:color w:val="333333"/>
          <w:sz w:val="30"/>
          <w:szCs w:val="30"/>
          <w:shd w:val="clear" w:color="auto" w:fill="FAFAFA"/>
        </w:rPr>
      </w:pPr>
      <w:r w:rsidRPr="00BE3201">
        <w:rPr>
          <w:color w:val="333333"/>
          <w:sz w:val="30"/>
          <w:szCs w:val="30"/>
          <w:highlight w:val="lightGray"/>
          <w:shd w:val="clear" w:color="auto" w:fill="FAFAFA"/>
        </w:rPr>
        <w:t>Среди множества угроз инфекционным заболеваниям, с которыми люди сталкиваются со стороны бактерий, прионов, паразитов, простейш</w:t>
      </w:r>
      <w:bookmarkStart w:id="0" w:name="_GoBack"/>
      <w:bookmarkEnd w:id="0"/>
      <w:r w:rsidRPr="00BE3201">
        <w:rPr>
          <w:color w:val="333333"/>
          <w:sz w:val="30"/>
          <w:szCs w:val="30"/>
          <w:highlight w:val="lightGray"/>
          <w:shd w:val="clear" w:color="auto" w:fill="FAFAFA"/>
        </w:rPr>
        <w:t xml:space="preserve">их, грибков, эктопаразитов и вирусов, именно вирусные инфекции, возможно, представляют самую большую пандемическую угрозу в современную эпоху. Скорость репликации и </w:t>
      </w:r>
      <w:proofErr w:type="spellStart"/>
      <w:r w:rsidRPr="00BE3201">
        <w:rPr>
          <w:color w:val="333333"/>
          <w:sz w:val="30"/>
          <w:szCs w:val="30"/>
          <w:highlight w:val="lightGray"/>
          <w:shd w:val="clear" w:color="auto" w:fill="FAFAFA"/>
        </w:rPr>
        <w:t>трансмиссивность</w:t>
      </w:r>
      <w:proofErr w:type="spellEnd"/>
      <w:r w:rsidRPr="00BE3201">
        <w:rPr>
          <w:color w:val="333333"/>
          <w:sz w:val="30"/>
          <w:szCs w:val="30"/>
          <w:highlight w:val="lightGray"/>
          <w:shd w:val="clear" w:color="auto" w:fill="FAFAFA"/>
        </w:rPr>
        <w:t xml:space="preserve"> вирусов являются двумя основными факторами, лежащими в основе этой угрозы. Однако, по крайней мере, один дополнительный фактор играет существенную роль: отсутствие </w:t>
      </w:r>
      <w:r w:rsidR="006C7CA8" w:rsidRPr="00BE3201">
        <w:rPr>
          <w:color w:val="333333"/>
          <w:sz w:val="30"/>
          <w:szCs w:val="30"/>
          <w:highlight w:val="lightGray"/>
          <w:shd w:val="clear" w:color="auto" w:fill="FAFAFA"/>
        </w:rPr>
        <w:t>эффективных противовирусных</w:t>
      </w:r>
      <w:r w:rsidRPr="00BE3201">
        <w:rPr>
          <w:color w:val="333333"/>
          <w:sz w:val="30"/>
          <w:szCs w:val="30"/>
          <w:highlight w:val="lightGray"/>
          <w:shd w:val="clear" w:color="auto" w:fill="FAFAFA"/>
        </w:rPr>
        <w:t xml:space="preserve"> средств </w:t>
      </w:r>
      <w:r w:rsidR="006C7CA8" w:rsidRPr="00BE3201">
        <w:rPr>
          <w:color w:val="333333"/>
          <w:sz w:val="30"/>
          <w:szCs w:val="30"/>
          <w:highlight w:val="lightGray"/>
          <w:shd w:val="clear" w:color="auto" w:fill="FAFAFA"/>
        </w:rPr>
        <w:t>для большинства агентов</w:t>
      </w:r>
      <w:r w:rsidR="006C7CA8">
        <w:rPr>
          <w:color w:val="333333"/>
          <w:sz w:val="30"/>
          <w:szCs w:val="30"/>
          <w:shd w:val="clear" w:color="auto" w:fill="FAFAFA"/>
        </w:rPr>
        <w:t xml:space="preserve"> </w:t>
      </w:r>
      <w:r w:rsidR="00BE3201">
        <w:rPr>
          <w:color w:val="333333"/>
          <w:sz w:val="30"/>
          <w:szCs w:val="30"/>
          <w:shd w:val="clear" w:color="auto" w:fill="FAFAFA"/>
        </w:rPr>
        <w:fldChar w:fldCharType="begin"/>
      </w:r>
      <w:r w:rsidR="00BE3201">
        <w:rPr>
          <w:color w:val="333333"/>
          <w:sz w:val="30"/>
          <w:szCs w:val="30"/>
          <w:shd w:val="clear" w:color="auto" w:fill="FAFAFA"/>
        </w:rPr>
        <w:instrText xml:space="preserve"> ADDIN ZOTERO_ITEM CSL_CITATION {"citationID":"NtaSwYJP","properties":{"formattedCitation":"[1]","plainCitation":"[1]","noteIndex":0},"citationItems":[{"id":234,"uris":["http://zotero.org/users/10731980/items/PYEADNLJ"],"itemData":{"id":234,"type":"article-journal","container-title":"Expert Review of Anti-infective Therapy","DOI":"10.1080/14787210.2019.1635009","ISSN":"1478-7210","issue":"7","note":"publisher: Taylor &amp; Francis\n_eprint: https://doi.org/10.1080/14787210.2019.1635009\nPMID: 31216912","page":"467-470","source":"Taylor and Francis+NEJM","title":"Broad-Spectrum Antiviral Agents: A Crucial Pandemic Tool","title-short":"Broad-Spectrum Antiviral Agents","volume":"17","author":[{"family":"Adalja","given":"Amesh"},{"family":"Inglesby","given":"Thomas"}],"issued":{"date-parts":[["2019",7,3]]}}}],"schema":"https://github.com/citation-style-language/schema/raw/master/csl-citation.json"} </w:instrText>
      </w:r>
      <w:r w:rsidR="00BE3201">
        <w:rPr>
          <w:color w:val="333333"/>
          <w:sz w:val="30"/>
          <w:szCs w:val="30"/>
          <w:shd w:val="clear" w:color="auto" w:fill="FAFAFA"/>
        </w:rPr>
        <w:fldChar w:fldCharType="separate"/>
      </w:r>
      <w:r w:rsidR="00BE3201" w:rsidRPr="00BE3201">
        <w:rPr>
          <w:rFonts w:cs="Times New Roman"/>
          <w:sz w:val="30"/>
        </w:rPr>
        <w:t>[1]</w:t>
      </w:r>
      <w:r w:rsidR="00BE3201">
        <w:rPr>
          <w:color w:val="333333"/>
          <w:sz w:val="30"/>
          <w:szCs w:val="30"/>
          <w:shd w:val="clear" w:color="auto" w:fill="FAFAFA"/>
        </w:rPr>
        <w:fldChar w:fldCharType="end"/>
      </w:r>
      <w:r w:rsidR="006C7CA8">
        <w:rPr>
          <w:color w:val="333333"/>
          <w:sz w:val="30"/>
          <w:szCs w:val="30"/>
          <w:shd w:val="clear" w:color="auto" w:fill="FAFAFA"/>
        </w:rPr>
        <w:t>.</w:t>
      </w:r>
    </w:p>
    <w:p w14:paraId="497E5F9D" w14:textId="653D001E" w:rsidR="006C7CA8" w:rsidRDefault="00BE3201" w:rsidP="006C7CA8">
      <w:pPr>
        <w:rPr>
          <w:color w:val="333333"/>
          <w:sz w:val="30"/>
          <w:szCs w:val="30"/>
          <w:highlight w:val="lightGray"/>
          <w:shd w:val="clear" w:color="auto" w:fill="FAFAFA"/>
        </w:rPr>
      </w:pPr>
      <w:r w:rsidRPr="00BE3201">
        <w:t>Стратегиями борьбы с вирусными заболеваниями являются профилактика (вакцины) и лечение (противовирусные препараты и антитела).</w:t>
      </w:r>
      <w:r>
        <w:br/>
      </w:r>
      <w:r w:rsidR="006C7CA8">
        <w:rPr>
          <w:highlight w:val="lightGray"/>
        </w:rPr>
        <w:br/>
      </w:r>
      <w:r w:rsidR="00EC3FAF" w:rsidRPr="00EC3FAF">
        <w:rPr>
          <w:highlight w:val="lightGray"/>
        </w:rPr>
        <w:t>Однако разработка эффективной противовирусной терапии SARS-CoV-2 остается критически важной для тех, кто ожидает вакцинации, а также для миллионов людей с ослабленным иммунитетом, которые вряд ли будут устойчиво реагировать на вакцинацию. Более того, продолжающееся появление и распространение вариантов иммунной защиты означает, что даже у иммунокомпетентных людей, вероятно, частота неудачной вакцинации будет выше, чем наблюдалось в клинических испытаниях, проведенных ранее во время пандемии (7-10). Наконец, противовирусная терапия, нацеленная на консервативные вирусные белки, вероятно, будет эффективной против будущих пандемических коронавирусов.</w:t>
      </w:r>
      <w:r w:rsidR="006C7CA8">
        <w:t xml:space="preserve"> Между тем </w:t>
      </w:r>
      <w:r w:rsidR="006C7CA8">
        <w:br/>
      </w:r>
    </w:p>
    <w:p w14:paraId="58AF65EC" w14:textId="66579866" w:rsidR="006C7CA8" w:rsidRDefault="006C7CA8" w:rsidP="006C7CA8">
      <w:pPr>
        <w:rPr>
          <w:color w:val="333333"/>
          <w:sz w:val="30"/>
          <w:szCs w:val="30"/>
          <w:shd w:val="clear" w:color="auto" w:fill="FAFAFA"/>
        </w:rPr>
      </w:pPr>
      <w:r w:rsidRPr="00EC3FAF">
        <w:rPr>
          <w:color w:val="333333"/>
          <w:sz w:val="30"/>
          <w:szCs w:val="30"/>
          <w:highlight w:val="lightGray"/>
          <w:shd w:val="clear" w:color="auto" w:fill="FAFAFA"/>
        </w:rPr>
        <w:t>противовирусная терапия оказала незначительное влияние на клинические исходы COVID-19 у большинства пациентов во всем мире.</w:t>
      </w:r>
    </w:p>
    <w:p w14:paraId="12F69223" w14:textId="5BE60079" w:rsidR="00EC3FAF" w:rsidRDefault="00EC3FAF" w:rsidP="00EC3FAF"/>
    <w:p w14:paraId="63FB80CE" w14:textId="4D58893F" w:rsidR="00BE3201" w:rsidRPr="00BE3201" w:rsidRDefault="00EC3FAF" w:rsidP="00EC3FAF">
      <w:pPr>
        <w:rPr>
          <w:highlight w:val="yellow"/>
          <w:lang w:val="en-US"/>
        </w:rPr>
      </w:pPr>
      <w:r w:rsidRPr="00EC3FAF">
        <w:rPr>
          <w:highlight w:val="yellow"/>
        </w:rPr>
        <w:t>соединения, которые ингибируют ферменты SARS-CoV-2, включая его полимеразу и основную протеазу (</w:t>
      </w:r>
      <w:proofErr w:type="spellStart"/>
      <w:r w:rsidRPr="00EC3FAF">
        <w:rPr>
          <w:highlight w:val="yellow"/>
        </w:rPr>
        <w:t>Mpro</w:t>
      </w:r>
      <w:proofErr w:type="spellEnd"/>
      <w:r w:rsidRPr="00EC3FAF">
        <w:rPr>
          <w:highlight w:val="yellow"/>
        </w:rPr>
        <w:t>); (</w:t>
      </w:r>
      <w:proofErr w:type="spellStart"/>
      <w:r w:rsidRPr="00EC3FAF">
        <w:rPr>
          <w:highlight w:val="yellow"/>
        </w:rPr>
        <w:t>ii</w:t>
      </w:r>
      <w:proofErr w:type="spellEnd"/>
      <w:r w:rsidRPr="00EC3FAF">
        <w:rPr>
          <w:highlight w:val="yellow"/>
        </w:rPr>
        <w:t>) соединения, которые ингибируют проникновение вируса, включая MABS; (</w:t>
      </w:r>
      <w:proofErr w:type="spellStart"/>
      <w:r w:rsidRPr="00EC3FAF">
        <w:rPr>
          <w:highlight w:val="yellow"/>
        </w:rPr>
        <w:t>iii</w:t>
      </w:r>
      <w:proofErr w:type="spellEnd"/>
      <w:r w:rsidRPr="00EC3FAF">
        <w:rPr>
          <w:highlight w:val="yellow"/>
        </w:rPr>
        <w:t xml:space="preserve">) интерфероны (IFN); </w:t>
      </w:r>
      <w:r w:rsidRPr="00EC3FAF">
        <w:rPr>
          <w:highlight w:val="yellow"/>
        </w:rPr>
        <w:lastRenderedPageBreak/>
        <w:t>и (</w:t>
      </w:r>
      <w:proofErr w:type="spellStart"/>
      <w:r w:rsidRPr="00EC3FAF">
        <w:rPr>
          <w:highlight w:val="yellow"/>
        </w:rPr>
        <w:t>iv</w:t>
      </w:r>
      <w:proofErr w:type="spellEnd"/>
      <w:r w:rsidRPr="00EC3FAF">
        <w:rPr>
          <w:highlight w:val="yellow"/>
        </w:rPr>
        <w:t>) препараты повторного назначения, которые ингибируют процессы в организме, необходимые для репликации SARS-CoV-2.</w:t>
      </w:r>
      <w:r w:rsidR="00BE3201">
        <w:rPr>
          <w:highlight w:val="yellow"/>
        </w:rPr>
        <w:fldChar w:fldCharType="begin"/>
      </w:r>
      <w:r w:rsidR="00BE3201">
        <w:rPr>
          <w:highlight w:val="yellow"/>
        </w:rPr>
        <w:instrText xml:space="preserve"> ADDIN ZOTERO_ITEM CSL_CITATION {"citationID":"CE5Mgs1V","properties":{"formattedCitation":"[2]","plainCitation":"[2]","noteIndex":0},"citationItems":[{"id":236,"uris":["http://zotero.org/users/10731980/items/DM4MGNQ6"],"itemData":{"id":236,"type":"article-journal","abstract":"SUMMARY\nРазработка эффективной противовирусной терапии COVID-19 имеет решающее значение для тех, кто ожидает вакцинации, а также для тех, кто слабо реагирует на вакцинацию. В этом обзоре обобщен прогресс за 1 год в гонке по разработке противовирусных методов лечения COVID-19, включая исследования, охватывающие доклинические и клинические разработки лекарств, с акцентом на противовирусные соединения, которые находятся в стадии клинической разработки или которые являются высокоприоритетными для клинической разработки. Обзор разделен на разделы, посвященные соединениям, которые ингибируют ферменты SARS-CoV-2, включая его полимеразу и протеазы; соединениям, которые ингибируют проникновение вируса, включая моноклональные антитела; интерферонам; и лекарственным средствам повторного назначения, которые ингибируют процессы в организме, необходимые для репликации SARS-CoV-2. В заключение обзора кратко излагаются уроки, которые следует извлечь из усилий по разработке лекарств от SARS -CoV-2, и проблемы, препятствующие дальнейшему прогрессу.","container-title":"Clinical Microbiology Reviews","DOI":"10.1128/CMR.00109-21","issue":"4","note":"publisher: American Society for Microbiology","page":"e00109-21","source":"journals.asm.org (Atypon)","title":"SARS-CoV-2 Antiviral Therapy","volume":"34","author":[{"family":"Tao","given":"Kaiming"},{"family":"Tzou","given":"Philip L."},{"family":"Nouhin","given":"Janin"},{"family":"Bonilla","given":"Hector"},{"family":"Jagannathan","given":"Prasanna"},{"family":"Shafer","given":"Robert W."}],"issued":{"date-parts":[["2021",7,28]]}}}],"schema":"https://github.com/citation-style-language/schema/raw/master/csl-citation.json"} </w:instrText>
      </w:r>
      <w:r w:rsidR="00BE3201">
        <w:rPr>
          <w:highlight w:val="yellow"/>
        </w:rPr>
        <w:fldChar w:fldCharType="separate"/>
      </w:r>
      <w:r w:rsidR="00BE3201" w:rsidRPr="00BE3201">
        <w:rPr>
          <w:rFonts w:cs="Times New Roman"/>
          <w:highlight w:val="yellow"/>
          <w:lang w:val="en-US"/>
        </w:rPr>
        <w:t>[2]</w:t>
      </w:r>
      <w:r w:rsidR="00BE3201">
        <w:rPr>
          <w:highlight w:val="yellow"/>
        </w:rPr>
        <w:fldChar w:fldCharType="end"/>
      </w:r>
    </w:p>
    <w:p w14:paraId="41F8E55D" w14:textId="77777777" w:rsidR="00BE3201" w:rsidRPr="00BE3201" w:rsidRDefault="00BE3201">
      <w:pPr>
        <w:spacing w:line="259" w:lineRule="auto"/>
        <w:rPr>
          <w:highlight w:val="yellow"/>
          <w:lang w:val="en-US"/>
        </w:rPr>
      </w:pPr>
      <w:r w:rsidRPr="00BE3201">
        <w:rPr>
          <w:highlight w:val="yellow"/>
          <w:lang w:val="en-US"/>
        </w:rPr>
        <w:br w:type="page"/>
      </w:r>
    </w:p>
    <w:p w14:paraId="04010E30" w14:textId="5DECC239" w:rsidR="00EC3FAF" w:rsidRPr="00BE3201" w:rsidRDefault="00BE3201" w:rsidP="00EC3FAF">
      <w:pPr>
        <w:rPr>
          <w:lang w:val="en-US"/>
        </w:rPr>
      </w:pPr>
      <w:r>
        <w:lastRenderedPageBreak/>
        <w:t>Список</w:t>
      </w:r>
      <w:r w:rsidRPr="00BE3201">
        <w:rPr>
          <w:lang w:val="en-US"/>
        </w:rPr>
        <w:t xml:space="preserve"> </w:t>
      </w:r>
      <w:r>
        <w:t>литературы</w:t>
      </w:r>
    </w:p>
    <w:p w14:paraId="4B3223BB" w14:textId="77777777" w:rsidR="00BE3201" w:rsidRPr="00BE3201" w:rsidRDefault="00BE3201" w:rsidP="00BE3201">
      <w:pPr>
        <w:pStyle w:val="a6"/>
        <w:rPr>
          <w:rFonts w:cs="Times New Roman"/>
          <w:lang w:val="en-US"/>
        </w:rPr>
      </w:pPr>
      <w:r>
        <w:fldChar w:fldCharType="begin"/>
      </w:r>
      <w:r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BE3201">
        <w:rPr>
          <w:rFonts w:cs="Times New Roman"/>
          <w:lang w:val="en-US"/>
        </w:rPr>
        <w:t xml:space="preserve">1. Adalja, A. Broad-Spectrum Antiviral Agents: A Crucial Pandemic Tool / A. Adalja, T. </w:t>
      </w:r>
      <w:proofErr w:type="spellStart"/>
      <w:r w:rsidRPr="00BE3201">
        <w:rPr>
          <w:rFonts w:cs="Times New Roman"/>
          <w:lang w:val="en-US"/>
        </w:rPr>
        <w:t>Inglesby</w:t>
      </w:r>
      <w:proofErr w:type="spellEnd"/>
      <w:r w:rsidRPr="00BE3201">
        <w:rPr>
          <w:rFonts w:cs="Times New Roman"/>
          <w:lang w:val="en-US"/>
        </w:rPr>
        <w:t xml:space="preserve"> – </w:t>
      </w:r>
      <w:proofErr w:type="gramStart"/>
      <w:r w:rsidRPr="00BE3201">
        <w:rPr>
          <w:rFonts w:cs="Times New Roman"/>
        </w:rPr>
        <w:t>Текст</w:t>
      </w:r>
      <w:r w:rsidRPr="00BE3201">
        <w:rPr>
          <w:rFonts w:cs="Times New Roman"/>
          <w:lang w:val="en-US"/>
        </w:rPr>
        <w:t> :</w:t>
      </w:r>
      <w:proofErr w:type="gramEnd"/>
      <w:r w:rsidRPr="00BE3201">
        <w:rPr>
          <w:rFonts w:cs="Times New Roman"/>
          <w:lang w:val="en-US"/>
        </w:rPr>
        <w:t xml:space="preserve"> </w:t>
      </w:r>
      <w:r w:rsidRPr="00BE3201">
        <w:rPr>
          <w:rFonts w:cs="Times New Roman"/>
        </w:rPr>
        <w:t>непосредственный</w:t>
      </w:r>
      <w:r w:rsidRPr="00BE3201">
        <w:rPr>
          <w:rFonts w:cs="Times New Roman"/>
          <w:lang w:val="en-US"/>
        </w:rPr>
        <w:t xml:space="preserve">. // Expert Review of Anti-infective Therapy. 2019. </w:t>
      </w:r>
      <w:r w:rsidRPr="00BE3201">
        <w:rPr>
          <w:rFonts w:cs="Times New Roman"/>
        </w:rPr>
        <w:t>Т</w:t>
      </w:r>
      <w:r w:rsidRPr="00BE3201">
        <w:rPr>
          <w:rFonts w:cs="Times New Roman"/>
          <w:lang w:val="en-US"/>
        </w:rPr>
        <w:t xml:space="preserve">. 17. Broad-Spectrum Antiviral Agents. № 7. – </w:t>
      </w:r>
      <w:r w:rsidRPr="00BE3201">
        <w:rPr>
          <w:rFonts w:cs="Times New Roman"/>
        </w:rPr>
        <w:t>С</w:t>
      </w:r>
      <w:r w:rsidRPr="00BE3201">
        <w:rPr>
          <w:rFonts w:cs="Times New Roman"/>
          <w:lang w:val="en-US"/>
        </w:rPr>
        <w:t>. 467-470.</w:t>
      </w:r>
    </w:p>
    <w:p w14:paraId="5D919EA3" w14:textId="77777777" w:rsidR="00BE3201" w:rsidRPr="00BE3201" w:rsidRDefault="00BE3201" w:rsidP="00BE3201">
      <w:pPr>
        <w:pStyle w:val="a6"/>
        <w:rPr>
          <w:rFonts w:cs="Times New Roman"/>
        </w:rPr>
      </w:pPr>
      <w:r w:rsidRPr="00BE3201">
        <w:rPr>
          <w:rFonts w:cs="Times New Roman"/>
          <w:lang w:val="en-US"/>
        </w:rPr>
        <w:t xml:space="preserve">2. Tao, K. SARS-CoV-2 Antiviral Therapy // Clinical Microbiology Reviews. </w:t>
      </w:r>
      <w:r w:rsidRPr="00BE3201">
        <w:rPr>
          <w:rFonts w:cs="Times New Roman"/>
        </w:rPr>
        <w:t>2021. Т. 34. № 4. – С. e00109-21.</w:t>
      </w:r>
    </w:p>
    <w:p w14:paraId="5EE3FA45" w14:textId="600F8ADA" w:rsidR="00BE3201" w:rsidRPr="00BE3201" w:rsidRDefault="00BE3201" w:rsidP="00EC3FAF">
      <w:r>
        <w:fldChar w:fldCharType="end"/>
      </w:r>
    </w:p>
    <w:sectPr w:rsidR="00BE3201" w:rsidRPr="00BE3201" w:rsidSect="006C0B77">
      <w:pgSz w:w="11906" w:h="16838" w:code="9"/>
      <w:pgMar w:top="1134" w:right="851" w:bottom="1134" w:left="1701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A7103C3"/>
    <w:multiLevelType w:val="hybridMultilevel"/>
    <w:tmpl w:val="F9A4B3B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5EB5"/>
    <w:rsid w:val="00027874"/>
    <w:rsid w:val="000B5B01"/>
    <w:rsid w:val="0018320C"/>
    <w:rsid w:val="003932DF"/>
    <w:rsid w:val="004C5EB5"/>
    <w:rsid w:val="006C0B77"/>
    <w:rsid w:val="006C7CA8"/>
    <w:rsid w:val="00764C28"/>
    <w:rsid w:val="00781F62"/>
    <w:rsid w:val="008242FF"/>
    <w:rsid w:val="00870751"/>
    <w:rsid w:val="00922C48"/>
    <w:rsid w:val="00A61A93"/>
    <w:rsid w:val="00B915B7"/>
    <w:rsid w:val="00BE3201"/>
    <w:rsid w:val="00C46C71"/>
    <w:rsid w:val="00E01583"/>
    <w:rsid w:val="00E67155"/>
    <w:rsid w:val="00EA59DF"/>
    <w:rsid w:val="00EC3FAF"/>
    <w:rsid w:val="00EE4070"/>
    <w:rsid w:val="00F12C76"/>
    <w:rsid w:val="00F91F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DECB07B"/>
  <w15:chartTrackingRefBased/>
  <w15:docId w15:val="{924CF657-D02A-4DC4-AA94-38B7C2A788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B915B7"/>
    <w:pPr>
      <w:spacing w:line="240" w:lineRule="auto"/>
    </w:pPr>
    <w:rPr>
      <w:rFonts w:ascii="Times New Roman" w:hAnsi="Times New Roman"/>
      <w:sz w:val="28"/>
    </w:rPr>
  </w:style>
  <w:style w:type="paragraph" w:styleId="1">
    <w:name w:val="heading 1"/>
    <w:basedOn w:val="a"/>
    <w:next w:val="a"/>
    <w:link w:val="10"/>
    <w:uiPriority w:val="9"/>
    <w:qFormat/>
    <w:rsid w:val="00EC3FAF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F91FE0"/>
    <w:pPr>
      <w:ind w:left="720"/>
      <w:contextualSpacing/>
    </w:pPr>
  </w:style>
  <w:style w:type="paragraph" w:styleId="a4">
    <w:name w:val="Title"/>
    <w:basedOn w:val="a"/>
    <w:next w:val="a"/>
    <w:link w:val="a5"/>
    <w:uiPriority w:val="10"/>
    <w:qFormat/>
    <w:rsid w:val="00781F62"/>
    <w:pPr>
      <w:spacing w:after="0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Заголовок Знак"/>
    <w:basedOn w:val="a0"/>
    <w:link w:val="a4"/>
    <w:uiPriority w:val="10"/>
    <w:rsid w:val="00781F6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0">
    <w:name w:val="Заголовок 1 Знак"/>
    <w:basedOn w:val="a0"/>
    <w:link w:val="1"/>
    <w:uiPriority w:val="9"/>
    <w:rsid w:val="00EC3FAF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a6">
    <w:name w:val="Bibliography"/>
    <w:basedOn w:val="a"/>
    <w:next w:val="a"/>
    <w:uiPriority w:val="37"/>
    <w:unhideWhenUsed/>
    <w:rsid w:val="00BE3201"/>
    <w:pPr>
      <w:spacing w:after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3374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734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9</TotalTime>
  <Pages>5</Pages>
  <Words>1131</Words>
  <Characters>6450</Characters>
  <Application>Microsoft Office Word</Application>
  <DocSecurity>0</DocSecurity>
  <Lines>53</Lines>
  <Paragraphs>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Пользователь</dc:creator>
  <cp:keywords/>
  <dc:description/>
  <cp:lastModifiedBy>Пользователь</cp:lastModifiedBy>
  <cp:revision>8</cp:revision>
  <dcterms:created xsi:type="dcterms:W3CDTF">2023-10-16T04:56:00Z</dcterms:created>
  <dcterms:modified xsi:type="dcterms:W3CDTF">2023-10-25T09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7"&gt;&lt;session id="n37sXHE2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/prefs&gt;&lt;/data&gt;</vt:lpwstr>
  </property>
</Properties>
</file>